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142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B13600" w14:paraId="6A90702F" w14:textId="77777777" w:rsidTr="00BA1223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6D6F535C" w14:textId="566BC0E9" w:rsidR="00417180" w:rsidRPr="00B13600" w:rsidRDefault="00417180" w:rsidP="00417180">
            <w:pPr>
              <w:pStyle w:val="CLIN1HEADING"/>
              <w:rPr>
                <w:rFonts w:cs="Calibri"/>
              </w:rPr>
            </w:pPr>
            <w:bookmarkStart w:id="0" w:name="_GoBack"/>
            <w:r w:rsidRPr="00B13600">
              <w:rPr>
                <w:rFonts w:cs="Calibri"/>
              </w:rPr>
              <w:t>Clinical Utility of Molecular Testing in</w:t>
            </w:r>
            <w:r w:rsidR="00596855" w:rsidRPr="00B13600">
              <w:rPr>
                <w:rFonts w:cs="Calibri"/>
              </w:rPr>
              <w:br/>
              <w:t>MYELODYSPLASTIC SYNDROME</w:t>
            </w:r>
          </w:p>
          <w:p w14:paraId="7EDE2C6D" w14:textId="7412BC9D" w:rsidR="00AB1D05" w:rsidRPr="00B13600" w:rsidRDefault="00AB1D0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Diagnos</w:t>
            </w:r>
            <w:r w:rsidR="00C90EF2" w:rsidRPr="00B13600">
              <w:rPr>
                <w:rFonts w:cs="Calibri"/>
              </w:rPr>
              <w:t>TiC</w:t>
            </w:r>
            <w:r w:rsidRPr="00B13600">
              <w:rPr>
                <w:rFonts w:cs="Calibri"/>
              </w:rPr>
              <w:t xml:space="preserve"> Utility</w:t>
            </w:r>
          </w:p>
          <w:p w14:paraId="2C5B5480" w14:textId="514DE401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>The most commonly mutated genes in MDS include genes involved in RNA splicing (</w:t>
            </w:r>
            <w:r w:rsidRPr="00B13600">
              <w:rPr>
                <w:rFonts w:cs="Calibri"/>
                <w:i/>
              </w:rPr>
              <w:t>SF3B1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SRSF2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U2AF1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ZRSR2</w:t>
            </w:r>
            <w:r w:rsidRPr="00B13600">
              <w:rPr>
                <w:rFonts w:cs="Calibri"/>
              </w:rPr>
              <w:t>), DNA methylation (</w:t>
            </w:r>
            <w:r w:rsidRPr="00B13600">
              <w:rPr>
                <w:rFonts w:cs="Calibri"/>
                <w:i/>
              </w:rPr>
              <w:t>DNMT3A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TET2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IDH1</w:t>
            </w:r>
            <w:r w:rsidR="00596855" w:rsidRPr="00B13600">
              <w:rPr>
                <w:rFonts w:cs="Calibri"/>
              </w:rPr>
              <w:t xml:space="preserve">, </w:t>
            </w:r>
            <w:r w:rsidR="00596855" w:rsidRPr="00B13600">
              <w:rPr>
                <w:rFonts w:cs="Calibri"/>
                <w:i/>
              </w:rPr>
              <w:t>IDH</w:t>
            </w:r>
            <w:r w:rsidRPr="00B13600">
              <w:rPr>
                <w:rFonts w:cs="Calibri"/>
                <w:i/>
              </w:rPr>
              <w:t>2</w:t>
            </w:r>
            <w:r w:rsidRPr="00B13600">
              <w:rPr>
                <w:rFonts w:cs="Calibri"/>
              </w:rPr>
              <w:t>), chromatin and histone modification (</w:t>
            </w:r>
            <w:r w:rsidRPr="00B13600">
              <w:rPr>
                <w:rFonts w:cs="Calibri"/>
                <w:i/>
              </w:rPr>
              <w:t>ASXL1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EZH2</w:t>
            </w:r>
            <w:r w:rsidRPr="00B13600">
              <w:rPr>
                <w:rFonts w:cs="Calibri"/>
              </w:rPr>
              <w:t>), signal transduction (</w:t>
            </w:r>
            <w:r w:rsidRPr="00B13600">
              <w:rPr>
                <w:rFonts w:cs="Calibri"/>
                <w:i/>
              </w:rPr>
              <w:t>NRAS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KRAS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CBL</w:t>
            </w:r>
            <w:r w:rsidRPr="00B13600">
              <w:rPr>
                <w:rFonts w:cs="Calibri"/>
              </w:rPr>
              <w:t>), transcription (</w:t>
            </w:r>
            <w:r w:rsidRPr="00B13600">
              <w:rPr>
                <w:rFonts w:cs="Calibri"/>
                <w:i/>
              </w:rPr>
              <w:t>RUNX1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GATA2</w:t>
            </w:r>
            <w:r w:rsidRPr="00B13600">
              <w:rPr>
                <w:rFonts w:cs="Calibri"/>
              </w:rPr>
              <w:t>) and tumour suppressor genes (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>)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Td2VyZGxvdzwvQXV0aG9yPjxZZWFyPjIwMTc8L1llYXI+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</w:fldData>
              </w:fldChar>
            </w:r>
            <w:r w:rsidR="00093C35" w:rsidRPr="00B13600">
              <w:rPr>
                <w:rFonts w:cs="Calibri"/>
              </w:rPr>
              <w:instrText xml:space="preserve"> ADDIN EN.CITE </w:instrText>
            </w:r>
            <w:r w:rsidR="00093C35" w:rsidRPr="00B13600">
              <w:rPr>
                <w:rFonts w:cs="Calibri"/>
              </w:rPr>
              <w:fldChar w:fldCharType="begin">
                <w:fldData xml:space="preserve">PEVuZE5vdGU+PENpdGU+PEF1dGhvcj5Td2VyZGxvdzwvQXV0aG9yPjxZZWFyPjIwMTc8L1llYXI+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</w:fldData>
              </w:fldChar>
            </w:r>
            <w:r w:rsidR="00093C35" w:rsidRPr="00B13600">
              <w:rPr>
                <w:rFonts w:cs="Calibri"/>
              </w:rPr>
              <w:instrText xml:space="preserve"> ADDIN EN.CITE.DATA </w:instrText>
            </w:r>
            <w:r w:rsidR="00093C35" w:rsidRPr="00B13600">
              <w:rPr>
                <w:rFonts w:cs="Calibri"/>
              </w:rPr>
            </w:r>
            <w:r w:rsidR="00093C35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DB45A5" w:rsidRPr="00B13600">
              <w:rPr>
                <w:rFonts w:cs="Calibri"/>
                <w:vertAlign w:val="superscript"/>
              </w:rPr>
              <w:t>1-4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 xml:space="preserve">. </w:t>
            </w:r>
          </w:p>
          <w:p w14:paraId="1FC8E3C5" w14:textId="67E65B5D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The majority of </w:t>
            </w:r>
            <w:r w:rsidR="00C90EF2" w:rsidRPr="00B13600">
              <w:rPr>
                <w:rFonts w:cs="Calibri"/>
              </w:rPr>
              <w:t xml:space="preserve">patients with </w:t>
            </w:r>
            <w:r w:rsidRPr="00B13600">
              <w:rPr>
                <w:rFonts w:cs="Calibri"/>
              </w:rPr>
              <w:t>MDS (80</w:t>
            </w:r>
            <w:r w:rsidR="00093C35" w:rsidRPr="00B13600">
              <w:rPr>
                <w:rFonts w:cs="Calibri"/>
              </w:rPr>
              <w:t>-90</w:t>
            </w:r>
            <w:r w:rsidRPr="00B13600">
              <w:rPr>
                <w:rFonts w:cs="Calibri"/>
              </w:rPr>
              <w:t>%) will have one of the common myeloid mutations, and therefore cases without molecular or cytogenetic abnormalities should prompt consideration of non-MDS causes of cytopenias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TdGVlbnNtYTwvQXV0aG9yPjxZZWFyPjIwMTU8L1llYXI+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TdGVlbnNtYTwvQXV0aG9yPjxZZWFyPjIwMTU8L1llYXI+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093C35" w:rsidRPr="00B13600">
              <w:rPr>
                <w:rFonts w:cs="Calibri"/>
                <w:vertAlign w:val="superscript"/>
              </w:rPr>
              <w:t>4-6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</w:t>
            </w:r>
          </w:p>
          <w:p w14:paraId="78D6ADCB" w14:textId="0BDC7465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Mutations in </w:t>
            </w:r>
            <w:r w:rsidRPr="00B13600">
              <w:rPr>
                <w:rFonts w:cs="Calibri"/>
                <w:i/>
              </w:rPr>
              <w:t>SF3B1</w:t>
            </w:r>
            <w:r w:rsidRPr="00B13600">
              <w:rPr>
                <w:rFonts w:cs="Calibri"/>
              </w:rPr>
              <w:t xml:space="preserve"> are strongly associated with the presence of ring sideroblasts. The finding of an </w:t>
            </w:r>
            <w:r w:rsidRPr="00B13600">
              <w:rPr>
                <w:rFonts w:cs="Calibri"/>
                <w:i/>
              </w:rPr>
              <w:t>SF3B1</w:t>
            </w:r>
            <w:r w:rsidRPr="00B13600">
              <w:rPr>
                <w:rFonts w:cs="Calibri"/>
              </w:rPr>
              <w:t xml:space="preserve"> mutation reduces the percentage of ring sideroblasts required to confirm a diagnosis of MDS with ring sideroblasts (MDS-RS) from ≥15% to ≥5%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NYWxjb3ZhdGk8L0F1dGhvcj48WWVhcj4yMDE1PC9ZZWFy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NYWxjb3ZhdGk8L0F1dGhvcj48WWVhcj4yMDE1PC9ZZWFy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58317D" w:rsidRPr="00B13600">
              <w:rPr>
                <w:rFonts w:cs="Calibri"/>
                <w:vertAlign w:val="superscript"/>
              </w:rPr>
              <w:t>1,7,8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 xml:space="preserve">. </w:t>
            </w:r>
          </w:p>
          <w:p w14:paraId="01A40CD8" w14:textId="1BA24E63" w:rsidR="0058317D" w:rsidRPr="00B13600" w:rsidRDefault="00AB1D05" w:rsidP="0058317D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Evidence of </w:t>
            </w:r>
            <w:r w:rsidR="00706644" w:rsidRPr="00B13600">
              <w:rPr>
                <w:rFonts w:cs="Calibri"/>
              </w:rPr>
              <w:t>multihit</w:t>
            </w:r>
            <w:r w:rsidRPr="00B13600">
              <w:rPr>
                <w:rFonts w:cs="Calibri"/>
              </w:rPr>
              <w:t xml:space="preserve">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alteration includes</w:t>
            </w:r>
            <w:r w:rsidR="00706644" w:rsidRPr="00B13600">
              <w:rPr>
                <w:rFonts w:cs="Calibri"/>
              </w:rPr>
              <w:t xml:space="preserve"> &gt;1 </w:t>
            </w:r>
            <w:r w:rsidR="00706644" w:rsidRPr="00B13600">
              <w:rPr>
                <w:rFonts w:cs="Calibri"/>
                <w:i/>
              </w:rPr>
              <w:t>TP53</w:t>
            </w:r>
            <w:r w:rsidR="00706644" w:rsidRPr="00B13600">
              <w:rPr>
                <w:rFonts w:cs="Calibri"/>
              </w:rPr>
              <w:t xml:space="preserve"> mutation,</w:t>
            </w:r>
            <w:r w:rsidRPr="00B13600">
              <w:rPr>
                <w:rFonts w:cs="Calibri"/>
              </w:rPr>
              <w:t xml:space="preserve">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mutation + 17p loss on </w:t>
            </w:r>
            <w:r w:rsidR="00A42188" w:rsidRPr="00B13600">
              <w:rPr>
                <w:rFonts w:cs="Calibri"/>
              </w:rPr>
              <w:t>cytogenetics/</w:t>
            </w:r>
            <w:r w:rsidRPr="00B13600">
              <w:rPr>
                <w:rFonts w:cs="Calibri"/>
              </w:rPr>
              <w:t>FISH</w:t>
            </w:r>
            <w:r w:rsidR="00596855" w:rsidRPr="00B13600">
              <w:rPr>
                <w:rFonts w:cs="Calibri"/>
              </w:rPr>
              <w:t xml:space="preserve"> or</w:t>
            </w:r>
            <w:r w:rsidRPr="00B13600">
              <w:rPr>
                <w:rFonts w:cs="Calibri"/>
              </w:rPr>
              <w:t xml:space="preserve"> a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mutation wi</w:t>
            </w:r>
            <w:r w:rsidR="00596855" w:rsidRPr="00B13600">
              <w:rPr>
                <w:rFonts w:cs="Calibri"/>
              </w:rPr>
              <w:t xml:space="preserve">th a </w:t>
            </w:r>
            <w:r w:rsidR="00A42188" w:rsidRPr="00B13600">
              <w:rPr>
                <w:rFonts w:cs="Calibri"/>
              </w:rPr>
              <w:t>high variant allele frequency</w:t>
            </w:r>
            <w:r w:rsidR="00706644" w:rsidRPr="00B13600">
              <w:rPr>
                <w:rFonts w:cs="Calibri"/>
              </w:rPr>
              <w:t>. H</w:t>
            </w:r>
            <w:r w:rsidRPr="00B13600">
              <w:rPr>
                <w:rFonts w:cs="Calibri"/>
              </w:rPr>
              <w:t>owever</w:t>
            </w:r>
            <w:r w:rsidR="00596855" w:rsidRPr="00B13600">
              <w:rPr>
                <w:rFonts w:cs="Calibri"/>
              </w:rPr>
              <w:t>,</w:t>
            </w:r>
            <w:r w:rsidRPr="00B13600">
              <w:rPr>
                <w:rFonts w:cs="Calibri"/>
              </w:rPr>
              <w:t xml:space="preserve"> </w:t>
            </w:r>
            <w:r w:rsidR="00706644" w:rsidRPr="00B13600">
              <w:rPr>
                <w:rFonts w:cs="Calibri"/>
              </w:rPr>
              <w:t>multihit</w:t>
            </w:r>
            <w:r w:rsidRPr="00B13600">
              <w:rPr>
                <w:rFonts w:cs="Calibri"/>
              </w:rPr>
              <w:t xml:space="preserve">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alteration may be present without these features and is technically difficult to detect by NGS panel testing alone.</w:t>
            </w:r>
            <w:r w:rsidR="0058317D" w:rsidRPr="00B13600">
              <w:rPr>
                <w:rFonts w:cs="Calibri"/>
              </w:rPr>
              <w:t xml:space="preserve"> MDS with biallelic </w:t>
            </w:r>
            <w:r w:rsidR="0058317D" w:rsidRPr="00B13600">
              <w:rPr>
                <w:rFonts w:cs="Calibri"/>
                <w:i/>
              </w:rPr>
              <w:t>TP53</w:t>
            </w:r>
            <w:r w:rsidR="0058317D" w:rsidRPr="00B13600">
              <w:rPr>
                <w:rFonts w:cs="Calibri"/>
              </w:rPr>
              <w:t xml:space="preserve"> inactivation (MDS-bi</w:t>
            </w:r>
            <w:r w:rsidR="0058317D" w:rsidRPr="00B13600">
              <w:rPr>
                <w:rFonts w:cs="Calibri"/>
                <w:i/>
              </w:rPr>
              <w:t>TP53</w:t>
            </w:r>
            <w:r w:rsidR="0058317D" w:rsidRPr="00B13600">
              <w:rPr>
                <w:rFonts w:cs="Calibri"/>
              </w:rPr>
              <w:t>) is included as a new category in the WHO 5th edition</w: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g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LaG91cnk8L0F1dGhvcj48WWVhcj4yMDIyPC9ZZWFyPjxS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separate"/>
            </w:r>
            <w:r w:rsidR="0058317D" w:rsidRPr="00B13600">
              <w:rPr>
                <w:rFonts w:cs="Calibri"/>
                <w:vertAlign w:val="superscript"/>
              </w:rPr>
              <w:t>8</w:t>
            </w:r>
            <w:r w:rsidR="0058317D" w:rsidRPr="00B13600">
              <w:rPr>
                <w:rFonts w:cs="Calibri"/>
              </w:rPr>
              <w:fldChar w:fldCharType="end"/>
            </w:r>
            <w:r w:rsidR="0058317D" w:rsidRPr="00B13600">
              <w:rPr>
                <w:rFonts w:cs="Calibri"/>
              </w:rPr>
              <w:t>.</w:t>
            </w:r>
          </w:p>
          <w:p w14:paraId="59517BCA" w14:textId="6DD1FE45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>Somatic mutations detected in MDS typically persist upon transformation to AML. Transformation is also associated with acquisition of additional mutations</w:t>
            </w:r>
            <w:r w:rsidR="00DB45A5" w:rsidRPr="00B13600">
              <w:rPr>
                <w:rFonts w:cs="Calibri"/>
              </w:rPr>
              <w:fldChar w:fldCharType="begin"/>
            </w:r>
            <w:r w:rsidR="0058317D" w:rsidRPr="00B13600">
              <w:rPr>
                <w:rFonts w:cs="Calibri"/>
              </w:rPr>
              <w:instrText xml:space="preserve"> ADDIN EN.CITE &lt;EndNote&gt;&lt;Cite&gt;&lt;Author&gt;Lindsley&lt;/Author&gt;&lt;Year&gt;2015&lt;/Year&gt;&lt;RecNum&gt;608&lt;/RecNum&gt;&lt;DisplayText&gt;&lt;style face="superscript"&gt;9&lt;/style&gt;&lt;/DisplayText&gt;&lt;record&gt;&lt;rec-number&gt;608&lt;/rec-number&gt;&lt;foreign-keys&gt;&lt;key app="EN" db-id="5wep2s5sfw2et6evrtzp092brtz2s0d20svw" timestamp="1612999407" guid="bd5f7a58-6038-4656-a48e-2bbdc6228d13"&gt;608&lt;/key&gt;&lt;key app="ENWeb" db-id=""&gt;0&lt;/key&gt;&lt;/foreign-keys&gt;&lt;ref-type name="Journal Article"&gt;17&lt;/ref-type&gt;&lt;contributors&gt;&lt;authors&gt;&lt;author&gt;Lindsley, R. Coleman&lt;/author&gt;&lt;author&gt;Mar, Brenton G.&lt;/author&gt;&lt;author&gt;Mazzola, Emanuele&lt;/author&gt;&lt;author&gt;Grauman, Peter V.&lt;/author&gt;&lt;author&gt;Shareef, Sarah&lt;/author&gt;&lt;author&gt;Allen, Steven L.&lt;/author&gt;&lt;author&gt;Pigneux, Arnaud&lt;/author&gt;&lt;author&gt;Wetzler, Meir&lt;/author&gt;&lt;author&gt;Stuart, Robert K.&lt;/author&gt;&lt;author&gt;Erba, Harry P.&lt;/author&gt;&lt;author&gt;Damon, Lloyd E.&lt;/author&gt;&lt;author&gt;Powell, Bayard L.&lt;/author&gt;&lt;author&gt;Lindeman, Neal&lt;/author&gt;&lt;author&gt;Steensma, David P.&lt;/author&gt;&lt;author&gt;Wadleigh, Martha&lt;/author&gt;&lt;author&gt;DeAngelo, Daniel J.&lt;/author&gt;&lt;author&gt;Neuberg, Donna&lt;/author&gt;&lt;author&gt;Stone, Richard M.&lt;/author&gt;&lt;author&gt;Ebert, Benjamin L.&lt;/author&gt;&lt;/authors&gt;&lt;/contributors&gt;&lt;titles&gt;&lt;title&gt;Acute myeloid leukemia ontogeny is defined by distinct somatic mutations&lt;/title&gt;&lt;secondary-title&gt;Blood&lt;/secondary-title&gt;&lt;/titles&gt;&lt;periodical&gt;&lt;full-title&gt;Blood&lt;/full-title&gt;&lt;/periodical&gt;&lt;pages&gt;1367-1376&lt;/pages&gt;&lt;volume&gt;125&lt;/volume&gt;&lt;number&gt;9&lt;/number&gt;&lt;dates&gt;&lt;year&gt;2015&lt;/year&gt;&lt;/dates&gt;&lt;urls&gt;&lt;related-urls&gt;&lt;url&gt;http://www.bloodjournal.org/content/bloodjournal/125/9/1367.full.pdf&lt;/url&gt;&lt;/related-urls&gt;&lt;/urls&gt;&lt;electronic-resource-num&gt;10.1182/blood-2014-11-610543&lt;/electronic-resource-num&gt;&lt;/record&gt;&lt;/Cite&gt;&lt;/EndNote&gt;</w:instrText>
            </w:r>
            <w:r w:rsidR="00DB45A5" w:rsidRPr="00B13600">
              <w:rPr>
                <w:rFonts w:cs="Calibri"/>
              </w:rPr>
              <w:fldChar w:fldCharType="separate"/>
            </w:r>
            <w:r w:rsidR="0058317D" w:rsidRPr="00B13600">
              <w:rPr>
                <w:rFonts w:cs="Calibri"/>
                <w:vertAlign w:val="superscript"/>
              </w:rPr>
              <w:t>9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</w:t>
            </w:r>
          </w:p>
          <w:p w14:paraId="2606DDBC" w14:textId="11921651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The presence of mutations in </w:t>
            </w:r>
            <w:r w:rsidRPr="00B13600">
              <w:rPr>
                <w:rFonts w:cs="Calibri"/>
                <w:i/>
              </w:rPr>
              <w:t>JAK2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CALR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MPL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CSF3R</w:t>
            </w:r>
            <w:r w:rsidRPr="00B13600">
              <w:rPr>
                <w:rFonts w:cs="Calibri"/>
              </w:rPr>
              <w:t xml:space="preserve"> and/or </w:t>
            </w:r>
            <w:r w:rsidRPr="00B13600">
              <w:rPr>
                <w:rFonts w:cs="Calibri"/>
                <w:i/>
              </w:rPr>
              <w:t>SETBP1</w:t>
            </w:r>
            <w:r w:rsidRPr="00B13600">
              <w:rPr>
                <w:rFonts w:cs="Calibri"/>
              </w:rPr>
              <w:t xml:space="preserve"> should raise suspicion of an underlying myeloproliferative neoplasm or a myelodysplastic/myeloproliferative neoplasm.</w:t>
            </w:r>
          </w:p>
          <w:p w14:paraId="2C6EEA55" w14:textId="1BDFDDFA" w:rsidR="00C06466" w:rsidRPr="00B13600" w:rsidRDefault="00C06466" w:rsidP="003B3C18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The detection of a </w:t>
            </w:r>
            <w:r w:rsidRPr="00B13600">
              <w:rPr>
                <w:rFonts w:cs="Calibri"/>
                <w:i/>
              </w:rPr>
              <w:t xml:space="preserve">STAT3 </w:t>
            </w:r>
            <w:r w:rsidRPr="00B13600">
              <w:rPr>
                <w:rFonts w:cs="Calibri"/>
              </w:rPr>
              <w:t xml:space="preserve">or </w:t>
            </w:r>
            <w:r w:rsidRPr="00B13600">
              <w:rPr>
                <w:rFonts w:cs="Calibri"/>
                <w:i/>
              </w:rPr>
              <w:t>STAT5</w:t>
            </w:r>
            <w:r w:rsidR="00344E83" w:rsidRPr="00B13600">
              <w:rPr>
                <w:rFonts w:cs="Calibri"/>
                <w:i/>
              </w:rPr>
              <w:t>B</w:t>
            </w:r>
            <w:r w:rsidRPr="00B13600">
              <w:rPr>
                <w:rFonts w:cs="Calibri"/>
              </w:rPr>
              <w:t xml:space="preserve"> mutation in a patient with MDS suggests the presence of a co-existing large granular lymphocyte (LGL) </w:t>
            </w:r>
            <w:r w:rsidR="00C5637F" w:rsidRPr="00B13600">
              <w:rPr>
                <w:rFonts w:cs="Calibri"/>
              </w:rPr>
              <w:t>clone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EdXJyYW5pPC9BdXRob3I+PFllYXI+MjAyMDwvWWVhcj48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EdXJyYW5pPC9BdXRob3I+PFllYXI+MjAyMDwvWWVhcj48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58317D" w:rsidRPr="00B13600">
              <w:rPr>
                <w:rFonts w:cs="Calibri"/>
                <w:vertAlign w:val="superscript"/>
              </w:rPr>
              <w:t>10,11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 The prevalence of LGL clones in MDS is highly variable across studies</w:t>
            </w:r>
            <w:r w:rsidR="003B3C18" w:rsidRPr="00B13600">
              <w:rPr>
                <w:rFonts w:cs="Calibri"/>
              </w:rPr>
              <w:t xml:space="preserve"> (range 1.4% to 49%)</w:t>
            </w:r>
            <w:r w:rsidR="00DB45A5" w:rsidRPr="00B13600">
              <w:rPr>
                <w:rFonts w:cs="Calibri"/>
              </w:rPr>
              <w:fldChar w:fldCharType="begin"/>
            </w:r>
            <w:r w:rsidR="0058317D" w:rsidRPr="00B13600">
              <w:rPr>
                <w:rFonts w:cs="Calibri"/>
              </w:rPr>
              <w:instrText xml:space="preserve"> ADDIN EN.CITE &lt;EndNote&gt;&lt;Cite&gt;&lt;Author&gt;Fattizzo&lt;/Author&gt;&lt;Year&gt;2021&lt;/Year&gt;&lt;RecNum&gt;3435&lt;/RecNum&gt;&lt;DisplayText&gt;&lt;style face="superscript"&gt;12&lt;/style&gt;&lt;/DisplayText&gt;&lt;record&gt;&lt;rec-number&gt;3435&lt;/rec-number&gt;&lt;foreign-keys&gt;&lt;key app="EN" db-id="5wep2s5sfw2et6evrtzp092brtz2s0d20svw" timestamp="1640152003" guid="81e8fd19-686c-4183-a357-0a58db5b685c"&gt;3435&lt;/key&gt;&lt;/foreign-keys&gt;&lt;ref-type name="Journal Article"&gt;17&lt;/ref-type&gt;&lt;contributors&gt;&lt;authors&gt;&lt;author&gt;Fattizzo,Bruno&lt;/author&gt;&lt;author&gt;Bellani,Valentina&lt;/author&gt;&lt;author&gt;Pasquale,Raffaella&lt;/author&gt;&lt;author&gt;Giannotta,Juri Alessandro&lt;/author&gt;&lt;author&gt;Barcellini,Wilma&lt;/author&gt;&lt;/authors&gt;&lt;/contributors&gt;&lt;auth-address&gt;Bruno Fattizzo,Department of Oncology and Hemato-Oncology, University of Milan,Italy,bruno.fattizzo@unimi.it&amp;#xD;Bruno Fattizzo,Hematology Unit, Fondazione IRCCS Ca’ Granda Ospedale Maggiore Policlinico,Italy,bruno.fattizzo@unimi.it&lt;/auth-address&gt;&lt;titles&gt;&lt;title&gt;Large Granular Lymphocyte Expansion in Myeloid Diseases and Bone Marrow Failure Syndromes: Whoever Seeks Finds&lt;/title&gt;&lt;secondary-title&gt;Frontiers in Oncology&lt;/secondary-title&gt;&lt;short-title&gt;LGL expansion in myeloid diseases&lt;/short-title&gt;&lt;/titles&gt;&lt;periodical&gt;&lt;full-title&gt;Frontiers in Oncology&lt;/full-title&gt;&lt;/periodical&gt;&lt;volume&gt;11&lt;/volume&gt;&lt;number&gt;4053&lt;/number&gt;&lt;keywords&gt;&lt;keyword&gt;Large granular lymphocyte,Myelodysplastic Syndromes,Acute Myeloid Leukemia,Myeloproliferative neoplasm,aplastic anemia&lt;/keyword&gt;&lt;/keywords&gt;&lt;dates&gt;&lt;year&gt;2021&lt;/year&gt;&lt;pub-dates&gt;&lt;date&gt;2021-October-01&lt;/date&gt;&lt;/pub-dates&gt;&lt;/dates&gt;&lt;isbn&gt;2234-943X&lt;/isbn&gt;&lt;work-type&gt;Review&lt;/work-type&gt;&lt;urls&gt;&lt;related-urls&gt;&lt;url&gt;https://www.frontiersin.org/article/10.3389/fonc.2021.748610&lt;/url&gt;&lt;/related-urls&gt;&lt;/urls&gt;&lt;electronic-resource-num&gt;10.3389/fonc.2021.748610&lt;/electronic-resource-num&gt;&lt;language&gt;English&lt;/language&gt;&lt;/record&gt;&lt;/Cite&gt;&lt;/EndNote&gt;</w:instrText>
            </w:r>
            <w:r w:rsidR="00DB45A5" w:rsidRPr="00B13600">
              <w:rPr>
                <w:rFonts w:cs="Calibri"/>
              </w:rPr>
              <w:fldChar w:fldCharType="separate"/>
            </w:r>
            <w:r w:rsidR="0058317D" w:rsidRPr="00B13600">
              <w:rPr>
                <w:rFonts w:cs="Calibri"/>
                <w:vertAlign w:val="superscript"/>
              </w:rPr>
              <w:t>12</w:t>
            </w:r>
            <w:r w:rsidR="00DB45A5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  <w:t>.</w:t>
            </w:r>
          </w:p>
          <w:p w14:paraId="7075379B" w14:textId="62D0DEEF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  <w:i/>
              </w:rPr>
              <w:t>NPM1</w:t>
            </w:r>
            <w:r w:rsidRPr="00B13600">
              <w:rPr>
                <w:rFonts w:cs="Calibri"/>
              </w:rPr>
              <w:t xml:space="preserve"> mutations are rarely observed in myelodysplastic syndrome (MDS) and myelodysplastic/myeloproliferative neoplasms. </w:t>
            </w:r>
            <w:r w:rsidR="00C90EF2" w:rsidRPr="00B13600">
              <w:rPr>
                <w:rFonts w:cs="Calibri"/>
              </w:rPr>
              <w:t>Patients</w:t>
            </w:r>
            <w:r w:rsidRPr="00B13600">
              <w:rPr>
                <w:rFonts w:cs="Calibri"/>
              </w:rPr>
              <w:t xml:space="preserve"> with a blast count &lt;20% and an </w:t>
            </w:r>
            <w:r w:rsidRPr="00B13600">
              <w:rPr>
                <w:rFonts w:cs="Calibri"/>
                <w:i/>
              </w:rPr>
              <w:t>NPM1</w:t>
            </w:r>
            <w:r w:rsidRPr="00B13600">
              <w:rPr>
                <w:rFonts w:cs="Calibri"/>
              </w:rPr>
              <w:t xml:space="preserve"> mutation typically show rapid transformation to AML. </w:t>
            </w:r>
            <w:r w:rsidRPr="00B13600">
              <w:rPr>
                <w:rFonts w:cs="Calibri"/>
                <w:lang w:val="en-US"/>
              </w:rPr>
              <w:t>These cases are biologically and clinically more similar to AML in evolution</w:t>
            </w:r>
            <w:r w:rsidR="00DB45A5" w:rsidRPr="00B13600">
              <w:rPr>
                <w:rFonts w:cs="Calibri"/>
                <w:lang w:val="en-US"/>
              </w:rPr>
              <w:fldChar w:fldCharType="begin">
                <w:fldData xml:space="preserve">PEVuZE5vdGU+PENpdGU+PEF1dGhvcj5Nb250YWxiYW4tQnJhdm88L0F1dGhvcj48WWVhcj4yMDE5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</w:fldData>
              </w:fldChar>
            </w:r>
            <w:r w:rsidR="0058317D" w:rsidRPr="00B13600">
              <w:rPr>
                <w:rFonts w:cs="Calibri"/>
                <w:lang w:val="en-US"/>
              </w:rPr>
              <w:instrText xml:space="preserve"> ADDIN EN.CITE </w:instrText>
            </w:r>
            <w:r w:rsidR="0058317D" w:rsidRPr="00B13600">
              <w:rPr>
                <w:rFonts w:cs="Calibri"/>
                <w:lang w:val="en-US"/>
              </w:rPr>
              <w:fldChar w:fldCharType="begin">
                <w:fldData xml:space="preserve">PEVuZE5vdGU+PENpdGU+PEF1dGhvcj5Nb250YWxiYW4tQnJhdm88L0F1dGhvcj48WWVhcj4yMDE5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</w:fldData>
              </w:fldChar>
            </w:r>
            <w:r w:rsidR="0058317D" w:rsidRPr="00B13600">
              <w:rPr>
                <w:rFonts w:cs="Calibri"/>
                <w:lang w:val="en-US"/>
              </w:rPr>
              <w:instrText xml:space="preserve"> ADDIN EN.CITE.DATA </w:instrText>
            </w:r>
            <w:r w:rsidR="0058317D" w:rsidRPr="00B13600">
              <w:rPr>
                <w:rFonts w:cs="Calibri"/>
                <w:lang w:val="en-US"/>
              </w:rPr>
            </w:r>
            <w:r w:rsidR="0058317D" w:rsidRPr="00B13600">
              <w:rPr>
                <w:rFonts w:cs="Calibri"/>
                <w:lang w:val="en-US"/>
              </w:rPr>
              <w:fldChar w:fldCharType="end"/>
            </w:r>
            <w:r w:rsidR="00DB45A5" w:rsidRPr="00B13600">
              <w:rPr>
                <w:rFonts w:cs="Calibri"/>
                <w:lang w:val="en-US"/>
              </w:rPr>
            </w:r>
            <w:r w:rsidR="00DB45A5" w:rsidRPr="00B13600">
              <w:rPr>
                <w:rFonts w:cs="Calibri"/>
                <w:lang w:val="en-US"/>
              </w:rPr>
              <w:fldChar w:fldCharType="separate"/>
            </w:r>
            <w:r w:rsidR="0058317D" w:rsidRPr="00B13600">
              <w:rPr>
                <w:rFonts w:cs="Calibri"/>
                <w:vertAlign w:val="superscript"/>
                <w:lang w:val="en-US"/>
              </w:rPr>
              <w:t>4,13,14</w:t>
            </w:r>
            <w:r w:rsidR="00DB45A5" w:rsidRPr="00B13600">
              <w:rPr>
                <w:rFonts w:cs="Calibri"/>
                <w:lang w:val="en-US"/>
              </w:rPr>
              <w:fldChar w:fldCharType="end"/>
            </w:r>
            <w:r w:rsidR="000A2B23" w:rsidRPr="00B13600">
              <w:rPr>
                <w:rFonts w:cs="Calibri"/>
                <w:lang w:val="en-US"/>
              </w:rPr>
              <w:t>.</w:t>
            </w:r>
          </w:p>
          <w:p w14:paraId="5BE32BFE" w14:textId="11D33FFB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Mutations in </w:t>
            </w:r>
            <w:r w:rsidRPr="00B13600">
              <w:rPr>
                <w:rFonts w:cs="Calibri"/>
                <w:i/>
              </w:rPr>
              <w:t>RUNX1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GATA2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DDX41</w:t>
            </w:r>
            <w:r w:rsidRPr="00B13600">
              <w:rPr>
                <w:rFonts w:cs="Calibri"/>
              </w:rPr>
              <w:t xml:space="preserve"> and </w:t>
            </w:r>
            <w:r w:rsidRPr="00B13600">
              <w:rPr>
                <w:rFonts w:cs="Calibri"/>
                <w:i/>
              </w:rPr>
              <w:t>ETV6</w:t>
            </w:r>
            <w:r w:rsidR="00C90EF2" w:rsidRPr="00B13600">
              <w:rPr>
                <w:rFonts w:cs="Calibri"/>
                <w:i/>
              </w:rPr>
              <w:t xml:space="preserve"> </w:t>
            </w:r>
            <w:r w:rsidR="00C90EF2" w:rsidRPr="00B13600">
              <w:rPr>
                <w:rFonts w:cs="Calibri"/>
              </w:rPr>
              <w:t>should</w:t>
            </w:r>
            <w:r w:rsidRPr="00B13600">
              <w:rPr>
                <w:rFonts w:cs="Calibri"/>
                <w:i/>
              </w:rPr>
              <w:t xml:space="preserve"> </w:t>
            </w:r>
            <w:r w:rsidRPr="00B13600">
              <w:rPr>
                <w:rFonts w:cs="Calibri"/>
              </w:rPr>
              <w:t>raise</w:t>
            </w:r>
            <w:r w:rsidR="0020032A" w:rsidRPr="00B13600">
              <w:rPr>
                <w:rFonts w:cs="Calibri"/>
              </w:rPr>
              <w:t xml:space="preserve"> </w:t>
            </w:r>
            <w:r w:rsidR="00C90EF2" w:rsidRPr="00B13600">
              <w:rPr>
                <w:rFonts w:cs="Calibri"/>
              </w:rPr>
              <w:t>the</w:t>
            </w:r>
            <w:r w:rsidRPr="00B13600">
              <w:rPr>
                <w:rFonts w:cs="Calibri"/>
              </w:rPr>
              <w:t xml:space="preserve"> suspicion of </w:t>
            </w:r>
            <w:r w:rsidR="007D201E" w:rsidRPr="00B13600">
              <w:rPr>
                <w:rFonts w:cs="Calibri"/>
              </w:rPr>
              <w:t>a</w:t>
            </w:r>
            <w:r w:rsidRPr="00B13600">
              <w:rPr>
                <w:rFonts w:cs="Calibri"/>
              </w:rPr>
              <w:t xml:space="preserve"> germline predisposition to myeloid neoplasm.</w:t>
            </w:r>
          </w:p>
          <w:p w14:paraId="24A1D45A" w14:textId="41E4C1AF" w:rsidR="00653410" w:rsidRPr="00B13600" w:rsidRDefault="00653410" w:rsidP="00653410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MDS may occur as part of VEXAS syndrome which is characterised by somatic (acquired) mutations in </w:t>
            </w:r>
            <w:r w:rsidRPr="00B13600">
              <w:rPr>
                <w:rFonts w:cs="Calibri"/>
                <w:i/>
              </w:rPr>
              <w:t xml:space="preserve">UBA1 </w:t>
            </w:r>
            <w:r w:rsidRPr="00B13600">
              <w:rPr>
                <w:rFonts w:cs="Calibri"/>
              </w:rPr>
              <w:t>(not currently targeted by this assay)</w:t>
            </w:r>
            <w:r w:rsidRPr="00B13600">
              <w:rPr>
                <w:rFonts w:cs="Calibri"/>
              </w:rPr>
              <w:fldChar w:fldCharType="begin">
                <w:fldData xml:space="preserve">PEVuZE5vdGU+PENpdGU+PEF1dGhvcj5CZWNrPC9BdXRob3I+PFllYXI+MjAyMDwvWWVhcj48UmVj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==
</w:fldData>
              </w:fldChar>
            </w:r>
            <w:r w:rsidRPr="00B13600">
              <w:rPr>
                <w:rFonts w:cs="Calibri"/>
              </w:rPr>
              <w:instrText xml:space="preserve"> ADDIN EN.CITE </w:instrText>
            </w:r>
            <w:r w:rsidRPr="00B13600">
              <w:rPr>
                <w:rFonts w:cs="Calibri"/>
              </w:rPr>
              <w:fldChar w:fldCharType="begin">
                <w:fldData xml:space="preserve">PEVuZE5vdGU+PENpdGU+PEF1dGhvcj5CZWNrPC9BdXRob3I+PFllYXI+MjAyMDwvWWVhcj48UmVj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==
</w:fldData>
              </w:fldChar>
            </w:r>
            <w:r w:rsidRPr="00B13600">
              <w:rPr>
                <w:rFonts w:cs="Calibri"/>
              </w:rPr>
              <w:instrText xml:space="preserve"> ADDIN EN.CITE.DATA </w:instrText>
            </w:r>
            <w:r w:rsidRPr="00B13600">
              <w:rPr>
                <w:rFonts w:cs="Calibri"/>
              </w:rPr>
            </w:r>
            <w:r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</w:r>
            <w:r w:rsidRPr="00B13600">
              <w:rPr>
                <w:rFonts w:cs="Calibri"/>
              </w:rPr>
              <w:fldChar w:fldCharType="separate"/>
            </w:r>
            <w:r w:rsidRPr="00B13600">
              <w:rPr>
                <w:rFonts w:cs="Calibri"/>
                <w:vertAlign w:val="superscript"/>
              </w:rPr>
              <w:t>15,16</w:t>
            </w:r>
            <w:r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 Concomittant mutations in genes associated with myeloid neoplasms have also been observed in some cases</w:t>
            </w:r>
            <w:r w:rsidRPr="00B13600">
              <w:rPr>
                <w:rFonts w:cs="Calibri"/>
              </w:rPr>
              <w:fldChar w:fldCharType="begin">
                <w:fldData xml:space="preserve">PEVuZE5vdGU+PENpdGU+PEF1dGhvcj5PYmlvcmFoPC9BdXRob3I+PFllYXI+MjAyMTwvWWVhcj48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</w:fldData>
              </w:fldChar>
            </w:r>
            <w:r w:rsidRPr="00B13600">
              <w:rPr>
                <w:rFonts w:cs="Calibri"/>
              </w:rPr>
              <w:instrText xml:space="preserve"> ADDIN EN.CITE </w:instrText>
            </w:r>
            <w:r w:rsidRPr="00B13600">
              <w:rPr>
                <w:rFonts w:cs="Calibri"/>
              </w:rPr>
              <w:fldChar w:fldCharType="begin">
                <w:fldData xml:space="preserve">PEVuZE5vdGU+PENpdGU+PEF1dGhvcj5PYmlvcmFoPC9BdXRob3I+PFllYXI+MjAyMTwvWWVhcj48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</w:fldData>
              </w:fldChar>
            </w:r>
            <w:r w:rsidRPr="00B13600">
              <w:rPr>
                <w:rFonts w:cs="Calibri"/>
              </w:rPr>
              <w:instrText xml:space="preserve"> ADDIN EN.CITE.DATA </w:instrText>
            </w:r>
            <w:r w:rsidRPr="00B13600">
              <w:rPr>
                <w:rFonts w:cs="Calibri"/>
              </w:rPr>
            </w:r>
            <w:r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</w:r>
            <w:r w:rsidRPr="00B13600">
              <w:rPr>
                <w:rFonts w:cs="Calibri"/>
              </w:rPr>
              <w:fldChar w:fldCharType="separate"/>
            </w:r>
            <w:r w:rsidRPr="00B13600">
              <w:rPr>
                <w:rFonts w:cs="Calibri"/>
                <w:vertAlign w:val="superscript"/>
              </w:rPr>
              <w:t>17,18</w:t>
            </w:r>
            <w:r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</w:t>
            </w:r>
          </w:p>
          <w:p w14:paraId="0089BF9F" w14:textId="1CD9BD7F" w:rsidR="00AB1D05" w:rsidRPr="00B13600" w:rsidRDefault="00AB1D0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Prognostic Utility</w:t>
            </w:r>
          </w:p>
          <w:p w14:paraId="10DBB876" w14:textId="0CFD2244" w:rsidR="00DC44E4" w:rsidRPr="00B13600" w:rsidRDefault="00DC44E4" w:rsidP="00E20C60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>The IPSS-M</w:t>
            </w:r>
            <w:r w:rsidR="001F6545" w:rsidRPr="00B13600">
              <w:rPr>
                <w:rFonts w:cs="Calibri"/>
              </w:rPr>
              <w:t xml:space="preserve">, </w:t>
            </w:r>
            <w:r w:rsidRPr="00B13600">
              <w:rPr>
                <w:rFonts w:cs="Calibri"/>
              </w:rPr>
              <w:t>incorporat</w:t>
            </w:r>
            <w:r w:rsidR="001F6545" w:rsidRPr="00B13600">
              <w:rPr>
                <w:rFonts w:cs="Calibri"/>
              </w:rPr>
              <w:t>ing</w:t>
            </w:r>
            <w:r w:rsidRPr="00B13600">
              <w:rPr>
                <w:rFonts w:cs="Calibri"/>
              </w:rPr>
              <w:t xml:space="preserve"> </w:t>
            </w:r>
            <w:r w:rsidR="00EF2332" w:rsidRPr="00B13600">
              <w:rPr>
                <w:rFonts w:cs="Calibri"/>
              </w:rPr>
              <w:t>somatic gene mutations</w:t>
            </w:r>
            <w:r w:rsidR="001F6545" w:rsidRPr="00B13600">
              <w:rPr>
                <w:rFonts w:cs="Calibri"/>
              </w:rPr>
              <w:t>,</w:t>
            </w:r>
            <w:r w:rsidR="00E20C60" w:rsidRPr="00B13600">
              <w:rPr>
                <w:rFonts w:cs="Calibri"/>
              </w:rPr>
              <w:t xml:space="preserve"> has improved prognostic accuracy compared to the IPSS-R (https://mds-risk-model.com)</w:t>
            </w:r>
            <w:r w:rsidR="00E20C60" w:rsidRPr="00B13600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2PC9zdHlsZT48L0Rpc3BsYXlUZXh0PjxyZWNvcmQ+PHJlYy1udW1iZXI+MzUyMDwvcmVjLW51
bWJlcj48Zm9yZWlnbi1rZXlzPjxrZXkgYXBwPSJFTiIgZGItaWQ9IjV3ZXAyczVzZncyZXQ2ZXZy
dHpwMDkyYnJ0ejJzMGQyMHN2dyIgdGltZXN0YW1wPSIxNjU1NTg2MzU1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2PC9zdHlsZT48L0Rpc3BsYXlUZXh0PjxyZWNvcmQ+PHJlYy1udW1iZXI+MzUyMDwvcmVjLW51
bWJlcj48Zm9yZWlnbi1rZXlzPjxrZXkgYXBwPSJFTiIgZGItaWQ9IjV3ZXAyczVzZncyZXQ2ZXZy
dHpwMDkyYnJ0ejJzMGQyMHN2dyIgdGltZXN0YW1wPSIxNjU1NTg2MzU1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E20C60" w:rsidRPr="00B13600">
              <w:rPr>
                <w:rFonts w:cs="Calibri"/>
              </w:rPr>
            </w:r>
            <w:r w:rsidR="00E20C60" w:rsidRPr="00B13600">
              <w:rPr>
                <w:rFonts w:cs="Calibri"/>
              </w:rPr>
              <w:fldChar w:fldCharType="separate"/>
            </w:r>
            <w:r w:rsidR="00E20C60" w:rsidRPr="00B13600">
              <w:rPr>
                <w:rFonts w:cs="Calibri"/>
                <w:vertAlign w:val="superscript"/>
              </w:rPr>
              <w:t>6</w:t>
            </w:r>
            <w:r w:rsidR="00E20C60" w:rsidRPr="00B13600">
              <w:rPr>
                <w:rFonts w:cs="Calibri"/>
              </w:rPr>
              <w:fldChar w:fldCharType="end"/>
            </w:r>
            <w:r w:rsidR="00E20C60" w:rsidRPr="00B13600">
              <w:rPr>
                <w:rFonts w:cs="Calibri"/>
              </w:rPr>
              <w:t xml:space="preserve">. </w:t>
            </w:r>
          </w:p>
          <w:p w14:paraId="014F8DA2" w14:textId="179B0854" w:rsidR="00AB1D05" w:rsidRPr="00B13600" w:rsidRDefault="00AB1D05" w:rsidP="003652C6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Inferior outcomes in MDS are </w:t>
            </w:r>
            <w:r w:rsidR="001E0A68" w:rsidRPr="00B13600">
              <w:rPr>
                <w:rFonts w:cs="Calibri"/>
              </w:rPr>
              <w:t xml:space="preserve">consistently </w:t>
            </w:r>
            <w:r w:rsidRPr="00B13600">
              <w:rPr>
                <w:rFonts w:cs="Calibri"/>
              </w:rPr>
              <w:t>associated with a higher number of driver mutations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QYXBhZW1tYW51aWw8L0F1dGhvcj48WWVhcj4yMDEzPC9Z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QYXBhZW1tYW51aWw8L0F1dGhvcj48WWVhcj4yMDEzPC9Z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093C35" w:rsidRPr="00B13600">
              <w:rPr>
                <w:rFonts w:cs="Calibri"/>
                <w:vertAlign w:val="superscript"/>
              </w:rPr>
              <w:t>3,6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</w:t>
            </w:r>
          </w:p>
          <w:p w14:paraId="105A2CA2" w14:textId="4BBD208E" w:rsidR="001E0A68" w:rsidRPr="00B13600" w:rsidRDefault="00EB41F9" w:rsidP="001E0A68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  <w:vertAlign w:val="superscript"/>
              </w:rPr>
              <w:t>multihit</w:t>
            </w:r>
            <w:r w:rsidRPr="00B13600">
              <w:rPr>
                <w:rFonts w:cs="Calibri"/>
                <w:i/>
              </w:rPr>
              <w:t xml:space="preserve">, </w:t>
            </w:r>
            <w:r w:rsidRPr="00B13600">
              <w:rPr>
                <w:rFonts w:cs="Calibri"/>
              </w:rPr>
              <w:t xml:space="preserve">mutations in </w:t>
            </w:r>
            <w:r w:rsidRPr="00B13600">
              <w:rPr>
                <w:rFonts w:cs="Calibri"/>
                <w:i/>
              </w:rPr>
              <w:t xml:space="preserve">FLT3 </w:t>
            </w:r>
            <w:r w:rsidRPr="00B13600">
              <w:rPr>
                <w:rFonts w:cs="Calibri"/>
              </w:rPr>
              <w:t>(</w:t>
            </w:r>
            <w:r w:rsidR="00EF2332" w:rsidRPr="00B13600">
              <w:rPr>
                <w:rFonts w:cs="Calibri"/>
              </w:rPr>
              <w:t xml:space="preserve">both </w:t>
            </w:r>
            <w:r w:rsidRPr="00B13600">
              <w:rPr>
                <w:rFonts w:cs="Calibri"/>
              </w:rPr>
              <w:t>ITD and TKD)</w:t>
            </w:r>
            <w:r w:rsidRPr="00B13600">
              <w:rPr>
                <w:rFonts w:cs="Calibri"/>
                <w:i/>
              </w:rPr>
              <w:t xml:space="preserve"> </w:t>
            </w:r>
            <w:r w:rsidRPr="00B13600">
              <w:rPr>
                <w:rFonts w:cs="Calibri"/>
              </w:rPr>
              <w:t>and</w:t>
            </w:r>
            <w:r w:rsidRPr="00B13600">
              <w:rPr>
                <w:rFonts w:cs="Calibri"/>
                <w:i/>
              </w:rPr>
              <w:t xml:space="preserve"> KMT2A</w:t>
            </w:r>
            <w:r w:rsidR="00E20C60" w:rsidRPr="00B13600">
              <w:rPr>
                <w:rFonts w:cs="Calibri"/>
                <w:i/>
              </w:rPr>
              <w:t xml:space="preserve"> (MLL)</w:t>
            </w:r>
            <w:r w:rsidRPr="00B13600">
              <w:rPr>
                <w:rFonts w:cs="Calibri"/>
                <w:i/>
              </w:rPr>
              <w:t xml:space="preserve"> </w:t>
            </w:r>
            <w:r w:rsidRPr="00B13600">
              <w:rPr>
                <w:rFonts w:cs="Calibri"/>
              </w:rPr>
              <w:t>partial tandem duplication (PTD) have been ranked as the strongest predictors of adverse outcome in MDS</w:t>
            </w:r>
            <w:r w:rsidRPr="00B13600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2PC9zdHlsZT48L0Rpc3BsYXlUZXh0PjxyZWNvcmQ+PHJlYy1udW1iZXI+MzUyMDwvcmVjLW51
bWJlcj48Zm9yZWlnbi1rZXlzPjxrZXkgYXBwPSJFTiIgZGItaWQ9IjV3ZXAyczVzZncyZXQ2ZXZy
dHpwMDkyYnJ0ejJzMGQyMHN2dyIgdGltZXN0YW1wPSIxNjU1NTg2MzU1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2PC9zdHlsZT48L0Rpc3BsYXlUZXh0PjxyZWNvcmQ+PHJlYy1udW1iZXI+MzUyMDwvcmVjLW51
bWJlcj48Zm9yZWlnbi1rZXlzPjxrZXkgYXBwPSJFTiIgZGItaWQ9IjV3ZXAyczVzZncyZXQ2ZXZy
dHpwMDkyYnJ0ejJzMGQyMHN2dyIgdGltZXN0YW1wPSIxNjU1NTg2MzU1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</w:r>
            <w:r w:rsidRPr="00B13600">
              <w:rPr>
                <w:rFonts w:cs="Calibri"/>
              </w:rPr>
              <w:fldChar w:fldCharType="separate"/>
            </w:r>
            <w:r w:rsidRPr="00B13600">
              <w:rPr>
                <w:rFonts w:cs="Calibri"/>
                <w:vertAlign w:val="superscript"/>
              </w:rPr>
              <w:t>6</w:t>
            </w:r>
            <w:r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</w:t>
            </w:r>
            <w:r w:rsidR="001E0A68" w:rsidRPr="00B13600">
              <w:rPr>
                <w:rFonts w:cs="Calibri"/>
              </w:rPr>
              <w:t xml:space="preserve"> Additionally, mutations in </w:t>
            </w:r>
            <w:r w:rsidR="001E0A68" w:rsidRPr="00B13600">
              <w:rPr>
                <w:rFonts w:cs="Calibri"/>
                <w:i/>
              </w:rPr>
              <w:t>ASXL1</w:t>
            </w:r>
            <w:r w:rsidR="001E0A68" w:rsidRPr="00B13600">
              <w:rPr>
                <w:rFonts w:cs="Calibri"/>
              </w:rPr>
              <w:t xml:space="preserve">, </w:t>
            </w:r>
            <w:r w:rsidR="001E0A68" w:rsidRPr="00B13600">
              <w:rPr>
                <w:rFonts w:cs="Calibri"/>
                <w:i/>
              </w:rPr>
              <w:t>BCOR</w:t>
            </w:r>
            <w:r w:rsidR="001E0A68" w:rsidRPr="00B13600">
              <w:rPr>
                <w:rFonts w:cs="Calibri"/>
              </w:rPr>
              <w:t xml:space="preserve">, </w:t>
            </w:r>
            <w:r w:rsidR="001E0A68" w:rsidRPr="00B13600">
              <w:rPr>
                <w:rFonts w:cs="Calibri"/>
                <w:i/>
              </w:rPr>
              <w:t>EZH2</w:t>
            </w:r>
            <w:r w:rsidR="001E0A68" w:rsidRPr="00B13600">
              <w:rPr>
                <w:rFonts w:cs="Calibri"/>
              </w:rPr>
              <w:t xml:space="preserve">, </w:t>
            </w:r>
            <w:r w:rsidR="001E0A68" w:rsidRPr="00B13600">
              <w:rPr>
                <w:rFonts w:cs="Calibri"/>
                <w:i/>
              </w:rPr>
              <w:t>NRAS</w:t>
            </w:r>
            <w:r w:rsidR="001E0A68" w:rsidRPr="00B13600">
              <w:rPr>
                <w:rFonts w:cs="Calibri"/>
              </w:rPr>
              <w:t xml:space="preserve">, </w:t>
            </w:r>
            <w:r w:rsidR="001E0A68" w:rsidRPr="00B13600">
              <w:rPr>
                <w:rFonts w:cs="Calibri"/>
                <w:i/>
              </w:rPr>
              <w:t>RUNX1</w:t>
            </w:r>
            <w:r w:rsidR="001E0A68" w:rsidRPr="00B13600">
              <w:rPr>
                <w:rFonts w:cs="Calibri"/>
              </w:rPr>
              <w:t xml:space="preserve">, </w:t>
            </w:r>
            <w:r w:rsidR="001E0A68" w:rsidRPr="00B13600">
              <w:rPr>
                <w:rFonts w:cs="Calibri"/>
                <w:i/>
              </w:rPr>
              <w:t>STAG2</w:t>
            </w:r>
            <w:r w:rsidR="001E0A68" w:rsidRPr="00B13600">
              <w:rPr>
                <w:rFonts w:cs="Calibri"/>
              </w:rPr>
              <w:t xml:space="preserve">, and </w:t>
            </w:r>
            <w:r w:rsidR="001E0A68" w:rsidRPr="00B13600">
              <w:rPr>
                <w:rFonts w:cs="Calibri"/>
                <w:i/>
              </w:rPr>
              <w:t>U2AF1</w:t>
            </w:r>
            <w:r w:rsidR="001E0A68" w:rsidRPr="00B13600">
              <w:rPr>
                <w:rFonts w:cs="Calibri"/>
              </w:rPr>
              <w:t xml:space="preserve"> are associated with inferior leukaemia-free survival (LFS), overall survival (OS), and AML transformation</w:t>
            </w:r>
            <w:r w:rsidR="001E0A68" w:rsidRPr="00B13600">
              <w:rPr>
                <w:rFonts w:cs="Calibri"/>
              </w:rPr>
              <w:fldChar w:fldCharType="begin">
                <w:fldData xml:space="preserve">PEVuZE5vdGU+PENpdGU+PEF1dGhvcj5OYXpoYTwvQXV0aG9yPjxZZWFyPjIwMjE8L1llYXI+PFJl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</w:fldData>
              </w:fldChar>
            </w:r>
            <w:r w:rsidR="00653410" w:rsidRPr="00B13600">
              <w:rPr>
                <w:rFonts w:cs="Calibri"/>
              </w:rPr>
              <w:instrText xml:space="preserve"> ADDIN EN.CITE </w:instrText>
            </w:r>
            <w:r w:rsidR="00653410" w:rsidRPr="00B13600">
              <w:rPr>
                <w:rFonts w:cs="Calibri"/>
              </w:rPr>
              <w:fldChar w:fldCharType="begin">
                <w:fldData xml:space="preserve">PEVuZE5vdGU+PENpdGU+PEF1dGhvcj5OYXpoYTwvQXV0aG9yPjxZZWFyPjIwMjE8L1llYXI+PFJl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</w:fldData>
              </w:fldChar>
            </w:r>
            <w:r w:rsidR="00653410" w:rsidRPr="00B13600">
              <w:rPr>
                <w:rFonts w:cs="Calibri"/>
              </w:rPr>
              <w:instrText xml:space="preserve"> ADDIN EN.CITE.DATA </w:instrText>
            </w:r>
            <w:r w:rsidR="00653410" w:rsidRPr="00B13600">
              <w:rPr>
                <w:rFonts w:cs="Calibri"/>
              </w:rPr>
            </w:r>
            <w:r w:rsidR="00653410" w:rsidRPr="00B13600">
              <w:rPr>
                <w:rFonts w:cs="Calibri"/>
              </w:rPr>
              <w:fldChar w:fldCharType="end"/>
            </w:r>
            <w:r w:rsidR="001E0A68" w:rsidRPr="00B13600">
              <w:rPr>
                <w:rFonts w:cs="Calibri"/>
              </w:rPr>
            </w:r>
            <w:r w:rsidR="001E0A68" w:rsidRPr="00B13600">
              <w:rPr>
                <w:rFonts w:cs="Calibri"/>
              </w:rPr>
              <w:fldChar w:fldCharType="separate"/>
            </w:r>
            <w:r w:rsidR="00653410" w:rsidRPr="00B13600">
              <w:rPr>
                <w:rFonts w:cs="Calibri"/>
                <w:vertAlign w:val="superscript"/>
              </w:rPr>
              <w:t>6,19,20</w:t>
            </w:r>
            <w:r w:rsidR="001E0A68" w:rsidRPr="00B13600">
              <w:rPr>
                <w:rFonts w:cs="Calibri"/>
              </w:rPr>
              <w:fldChar w:fldCharType="end"/>
            </w:r>
            <w:r w:rsidR="001E0A68" w:rsidRPr="00B13600">
              <w:rPr>
                <w:rFonts w:cs="Calibri"/>
              </w:rPr>
              <w:t>.</w:t>
            </w:r>
          </w:p>
          <w:p w14:paraId="63F92AA2" w14:textId="6AB753B0" w:rsidR="00AB1D05" w:rsidRPr="00B13600" w:rsidRDefault="001E0A68" w:rsidP="00DC44E4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>S</w:t>
            </w:r>
            <w:r w:rsidR="00AB1D05" w:rsidRPr="00B13600">
              <w:rPr>
                <w:rFonts w:cs="Calibri"/>
                <w:i/>
              </w:rPr>
              <w:t xml:space="preserve">F3B1 </w:t>
            </w:r>
            <w:r w:rsidR="00AB1D05" w:rsidRPr="00B13600">
              <w:rPr>
                <w:rFonts w:cs="Calibri"/>
              </w:rPr>
              <w:t xml:space="preserve">mutations are associated with favourable outcomes in MDS when not co-occurring with </w:t>
            </w:r>
            <w:r w:rsidRPr="00B13600">
              <w:rPr>
                <w:rFonts w:cs="Calibri"/>
              </w:rPr>
              <w:t>poor risk features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CZXJzYW5lbGxpPC9BdXRob3I+PFllYXI+MjAyMTwvWWVh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TIyMy0xMjMzPC9wYWdlcz48dm9sdW1lPjM5PC92b2x1bWU+PG51bWJlcj4xMTwvbnVt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</w:fldData>
              </w:fldChar>
            </w:r>
            <w:r w:rsidR="0058317D" w:rsidRPr="00B13600">
              <w:rPr>
                <w:rFonts w:cs="Calibri"/>
              </w:rPr>
              <w:instrText xml:space="preserve"> ADDIN EN.CITE </w:instrText>
            </w:r>
            <w:r w:rsidR="0058317D" w:rsidRPr="00B13600">
              <w:rPr>
                <w:rFonts w:cs="Calibri"/>
              </w:rPr>
              <w:fldChar w:fldCharType="begin">
                <w:fldData xml:space="preserve">PEVuZE5vdGU+PENpdGU+PEF1dGhvcj5CZXJzYW5lbGxpPC9BdXRob3I+PFllYXI+MjAyMTwvWWVh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TIyMy0xMjMzPC9wYWdlcz48dm9sdW1lPjM5PC92b2x1bWU+PG51bWJlcj4xMTwvbnVt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</w:fldData>
              </w:fldChar>
            </w:r>
            <w:r w:rsidR="0058317D" w:rsidRPr="00B13600">
              <w:rPr>
                <w:rFonts w:cs="Calibri"/>
              </w:rPr>
              <w:instrText xml:space="preserve"> ADDIN EN.CITE.DATA </w:instrText>
            </w:r>
            <w:r w:rsidR="0058317D" w:rsidRPr="00B13600">
              <w:rPr>
                <w:rFonts w:cs="Calibri"/>
              </w:rPr>
            </w:r>
            <w:r w:rsidR="0058317D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Pr="00B13600">
              <w:rPr>
                <w:rFonts w:cs="Calibri"/>
                <w:vertAlign w:val="superscript"/>
              </w:rPr>
              <w:t>2,4,6</w:t>
            </w:r>
            <w:r w:rsidR="00DB45A5" w:rsidRPr="00B13600">
              <w:rPr>
                <w:rFonts w:cs="Calibri"/>
              </w:rPr>
              <w:fldChar w:fldCharType="end"/>
            </w:r>
            <w:r w:rsidR="00AB1D05" w:rsidRPr="00B13600">
              <w:rPr>
                <w:rFonts w:cs="Calibri"/>
              </w:rPr>
              <w:t>.</w:t>
            </w:r>
          </w:p>
          <w:p w14:paraId="4726EDF9" w14:textId="35131406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MDS with splicing gene mutations other than </w:t>
            </w:r>
            <w:r w:rsidRPr="00B13600">
              <w:rPr>
                <w:rFonts w:cs="Calibri"/>
                <w:i/>
              </w:rPr>
              <w:t>SF3B1</w:t>
            </w:r>
            <w:r w:rsidRPr="00B13600">
              <w:rPr>
                <w:rFonts w:cs="Calibri"/>
              </w:rPr>
              <w:t xml:space="preserve"> </w:t>
            </w:r>
            <w:r w:rsidR="00E20C60" w:rsidRPr="00B13600">
              <w:rPr>
                <w:rFonts w:cs="Calibri"/>
              </w:rPr>
              <w:t xml:space="preserve">have been </w:t>
            </w:r>
            <w:r w:rsidRPr="00B13600">
              <w:rPr>
                <w:rFonts w:cs="Calibri"/>
              </w:rPr>
              <w:t>associated with inferior outcomes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CZXJzYW5lbGxpPC9BdXRob3I+PFllYXI+MjAyMTwvWWVh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</w:fldData>
              </w:fldChar>
            </w:r>
            <w:r w:rsidR="00DB45A5" w:rsidRPr="00B13600">
              <w:rPr>
                <w:rFonts w:cs="Calibri"/>
              </w:rPr>
              <w:instrText xml:space="preserve"> ADDIN EN.CITE </w:instrTex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CZXJzYW5lbGxpPC9BdXRob3I+PFllYXI+MjAyMTwvWWVh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</w:fldData>
              </w:fldChar>
            </w:r>
            <w:r w:rsidR="00DB45A5" w:rsidRPr="00B13600">
              <w:rPr>
                <w:rFonts w:cs="Calibri"/>
              </w:rPr>
              <w:instrText xml:space="preserve"> ADDIN EN.CITE.DATA </w:instrText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DB45A5" w:rsidRPr="00B13600">
              <w:rPr>
                <w:rFonts w:cs="Calibri"/>
                <w:vertAlign w:val="superscript"/>
              </w:rPr>
              <w:t>4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 xml:space="preserve">. </w:t>
            </w:r>
          </w:p>
          <w:p w14:paraId="5E21B4BE" w14:textId="53933516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mutations in MDS with del(5q) are associated with early clonal evolution, disease progression and poorer prognosis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Nb3NzbmVyPC9BdXRob3I+PFllYXI+MjAxNjwvWWVhcj48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</w:fldData>
              </w:fldChar>
            </w:r>
            <w:r w:rsidR="00653410" w:rsidRPr="00B13600">
              <w:rPr>
                <w:rFonts w:cs="Calibri"/>
              </w:rPr>
              <w:instrText xml:space="preserve"> ADDIN EN.CITE </w:instrText>
            </w:r>
            <w:r w:rsidR="00653410" w:rsidRPr="00B13600">
              <w:rPr>
                <w:rFonts w:cs="Calibri"/>
              </w:rPr>
              <w:fldChar w:fldCharType="begin">
                <w:fldData xml:space="preserve">PEVuZE5vdGU+PENpdGU+PEF1dGhvcj5Nb3NzbmVyPC9BdXRob3I+PFllYXI+MjAxNjwvWWVhcj48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</w:fldData>
              </w:fldChar>
            </w:r>
            <w:r w:rsidR="00653410" w:rsidRPr="00B13600">
              <w:rPr>
                <w:rFonts w:cs="Calibri"/>
              </w:rPr>
              <w:instrText xml:space="preserve"> ADDIN EN.CITE.DATA </w:instrText>
            </w:r>
            <w:r w:rsidR="00653410" w:rsidRPr="00B13600">
              <w:rPr>
                <w:rFonts w:cs="Calibri"/>
              </w:rPr>
            </w:r>
            <w:r w:rsidR="00653410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653410" w:rsidRPr="00B13600">
              <w:rPr>
                <w:rFonts w:cs="Calibri"/>
                <w:vertAlign w:val="superscript"/>
              </w:rPr>
              <w:t>21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>.</w:t>
            </w:r>
          </w:p>
          <w:p w14:paraId="237043A4" w14:textId="1B2D3CA7" w:rsidR="00596855" w:rsidRPr="00B13600" w:rsidRDefault="0059685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Biomarkers of response to therapy</w:t>
            </w:r>
          </w:p>
          <w:p w14:paraId="1A95A357" w14:textId="007F80DD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  <w:i/>
              </w:rPr>
              <w:t>IDH1</w:t>
            </w:r>
            <w:r w:rsidRPr="00B13600">
              <w:rPr>
                <w:rFonts w:cs="Calibri"/>
              </w:rPr>
              <w:t xml:space="preserve"> and</w:t>
            </w:r>
            <w:r w:rsidRPr="00B13600">
              <w:rPr>
                <w:rFonts w:cs="Calibri"/>
                <w:i/>
              </w:rPr>
              <w:t xml:space="preserve"> IDH2</w:t>
            </w:r>
            <w:r w:rsidRPr="00B13600">
              <w:rPr>
                <w:rFonts w:cs="Calibri"/>
              </w:rPr>
              <w:t xml:space="preserve"> mutations are observed in approximately 5% of MDS</w:t>
            </w:r>
            <w:r w:rsidR="00DB45A5" w:rsidRPr="00B13600">
              <w:rPr>
                <w:rFonts w:cs="Calibri"/>
              </w:rPr>
              <w:fldChar w:fldCharType="begin">
                <w:fldData xml:space="preserve">PEVuZE5vdGU+PENpdGU+PEF1dGhvcj5EaU5hcmRvPC9BdXRob3I+PFllYXI+MjAxNjwvWWVhcj48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</w:fldData>
              </w:fldChar>
            </w:r>
            <w:r w:rsidR="00653410" w:rsidRPr="00B13600">
              <w:rPr>
                <w:rFonts w:cs="Calibri"/>
              </w:rPr>
              <w:instrText xml:space="preserve"> ADDIN EN.CITE </w:instrText>
            </w:r>
            <w:r w:rsidR="00653410" w:rsidRPr="00B13600">
              <w:rPr>
                <w:rFonts w:cs="Calibri"/>
              </w:rPr>
              <w:fldChar w:fldCharType="begin">
                <w:fldData xml:space="preserve">PEVuZE5vdGU+PENpdGU+PEF1dGhvcj5EaU5hcmRvPC9BdXRob3I+PFllYXI+MjAxNjwvWWVhcj48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</w:fldData>
              </w:fldChar>
            </w:r>
            <w:r w:rsidR="00653410" w:rsidRPr="00B13600">
              <w:rPr>
                <w:rFonts w:cs="Calibri"/>
              </w:rPr>
              <w:instrText xml:space="preserve"> ADDIN EN.CITE.DATA </w:instrText>
            </w:r>
            <w:r w:rsidR="00653410" w:rsidRPr="00B13600">
              <w:rPr>
                <w:rFonts w:cs="Calibri"/>
              </w:rPr>
            </w:r>
            <w:r w:rsidR="00653410" w:rsidRPr="00B13600">
              <w:rPr>
                <w:rFonts w:cs="Calibri"/>
              </w:rPr>
              <w:fldChar w:fldCharType="end"/>
            </w:r>
            <w:r w:rsidR="00DB45A5" w:rsidRPr="00B13600">
              <w:rPr>
                <w:rFonts w:cs="Calibri"/>
              </w:rPr>
            </w:r>
            <w:r w:rsidR="00DB45A5" w:rsidRPr="00B13600">
              <w:rPr>
                <w:rFonts w:cs="Calibri"/>
              </w:rPr>
              <w:fldChar w:fldCharType="separate"/>
            </w:r>
            <w:r w:rsidR="00653410" w:rsidRPr="00B13600">
              <w:rPr>
                <w:rFonts w:cs="Calibri"/>
                <w:vertAlign w:val="superscript"/>
              </w:rPr>
              <w:t>22,23</w:t>
            </w:r>
            <w:r w:rsidR="00DB45A5" w:rsidRPr="00B13600">
              <w:rPr>
                <w:rFonts w:cs="Calibri"/>
              </w:rPr>
              <w:fldChar w:fldCharType="end"/>
            </w:r>
            <w:r w:rsidRPr="00B13600">
              <w:rPr>
                <w:rFonts w:cs="Calibri"/>
              </w:rPr>
              <w:t xml:space="preserve"> and represent a potential target of </w:t>
            </w:r>
            <w:r w:rsidRPr="00B13600">
              <w:rPr>
                <w:rFonts w:cs="Calibri"/>
                <w:i/>
              </w:rPr>
              <w:t>IDH1</w:t>
            </w:r>
            <w:r w:rsidRPr="00B13600">
              <w:rPr>
                <w:rFonts w:cs="Calibri"/>
              </w:rPr>
              <w:t xml:space="preserve"> and</w:t>
            </w:r>
            <w:r w:rsidRPr="00B13600">
              <w:rPr>
                <w:rFonts w:cs="Calibri"/>
                <w:i/>
              </w:rPr>
              <w:t xml:space="preserve"> IDH2</w:t>
            </w:r>
            <w:r w:rsidRPr="00B13600">
              <w:rPr>
                <w:rFonts w:cs="Calibri"/>
              </w:rPr>
              <w:t xml:space="preserve"> inhibitor class of therapeutics</w:t>
            </w:r>
            <w:r w:rsidR="00596855" w:rsidRPr="00B13600">
              <w:rPr>
                <w:rFonts w:cs="Calibri"/>
              </w:rPr>
              <w:t>,</w:t>
            </w:r>
            <w:r w:rsidRPr="00B13600">
              <w:rPr>
                <w:rFonts w:cs="Calibri"/>
              </w:rPr>
              <w:t xml:space="preserve"> respectively.  </w:t>
            </w:r>
          </w:p>
          <w:p w14:paraId="79A7F6C7" w14:textId="77777777" w:rsidR="00AB1D05" w:rsidRPr="00B13600" w:rsidRDefault="00AB1D0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References</w:t>
            </w:r>
          </w:p>
          <w:p w14:paraId="22130E17" w14:textId="63D1254D" w:rsidR="00653410" w:rsidRPr="00B13600" w:rsidRDefault="00DB45A5" w:rsidP="007D201E">
            <w:pPr>
              <w:pStyle w:val="CLIN4"/>
              <w:rPr>
                <w:rFonts w:cs="Calibri"/>
                <w:sz w:val="10"/>
                <w:szCs w:val="10"/>
              </w:rPr>
            </w:pPr>
            <w:r w:rsidRPr="00B13600">
              <w:rPr>
                <w:rFonts w:cs="Calibri"/>
                <w:sz w:val="10"/>
                <w:szCs w:val="10"/>
              </w:rPr>
              <w:fldChar w:fldCharType="begin"/>
            </w:r>
            <w:r w:rsidRPr="00B13600">
              <w:rPr>
                <w:rFonts w:cs="Calibri"/>
                <w:sz w:val="10"/>
                <w:szCs w:val="10"/>
              </w:rPr>
              <w:instrText xml:space="preserve"> ADDIN EN.REFLIST </w:instrText>
            </w:r>
            <w:r w:rsidRPr="00B13600">
              <w:rPr>
                <w:rFonts w:cs="Calibri"/>
                <w:sz w:val="10"/>
                <w:szCs w:val="10"/>
              </w:rPr>
              <w:fldChar w:fldCharType="separate"/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Swerdlow S, et al. WHO Classification of Tumours of Haematopoietic and Lymphoid Tissues (revised 4th edition). Lyon: IARC; 2017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2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Haferlach T, et al. Landscape of genetic lesions in 944 patients with myelodysplastic syndrome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Leukemia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4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28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): 241-7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Papaemmanuil E, et al. Clinical and biological implications of driver mutations in myelodysplastic syndrome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3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22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2): 3616-27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4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Bersanelli M, et al. Classification and Personalized Prognostic Assessment on the Basis of Clinical and Genomic Features in Myelodysplastic Syndrome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J Clin Oncol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1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9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11): 1223-33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5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Steensma DP, et al. Clonal hematopoiesis of indeterminate potential and its distinction from myelodysplastic syndrome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5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26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1): 9-16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6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Bernard E, et al. Molecular International Prognostic Scoring System for Myelodysplastic Syndromes.  NEJM Evidence; 2022. p. EVIDoa2200008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7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Malcovati L, et al. SF3B1 mutation identifies a distinct subset of myelodysplastic syndrome with ring sideroblast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5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26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): 233-41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8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Khoury JD, et al. The 5th edition of the World Health Organization Classification of Haematolymphoid Tumours: Myeloid and Histiocytic/Dendritic Neoplasm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Leukemia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2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9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Lindsley RC, et al. Acute myeloid leukemia ontogeny is defined by distinct somatic mutation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5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25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9): 1367-76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0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Durrani J, et al. Large granular lymphocytic leukemia coexists with myeloid clones and myelodysplastic syndrome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Leukemia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0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4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3): 957-62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1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Jerez A, et al. STAT3 mutations indicate the presence of subclinical T-cell clones in a subset of aplastic anemia and myelodysplastic syndrome patient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3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22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14): 2453-9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2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Fattizzo B, et al. Large Granular Lymphocyte Expansion in Myeloid Diseases and Bone Marrow Failure Syndromes: Whoever Seeks Find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Frontiers in Oncology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1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1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4053)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3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Montalban-Bravo G, et al. NPM1 mutations define a specific subgroup of MDS and MDS/MPN patients with favorable outcomes with intensive chemotherapy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 Adv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9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6): 922-33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4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Patel SS, et al. Clinicopathologic and genetic characterization of nonacute NPM1-mutated myeloid neoplasm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 Adv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9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9): 1540-5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5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Beck DB, et al. Somatic Mutations in UBA1 and Severe Adult-Onset Autoinflammatory Disease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New England Journal of Medicine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0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83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7): 2628-38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6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Grayson PC, et al. VEXAS syndrome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1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37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6): 3591-4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7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Obiorah IE, et al. Benign and malignant hematologic manifestations in patients with VEXAS syndrome due to somatic mutations in UBA1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lood Advances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1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5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16): 3203-15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8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Georgin-Lavialle S, et al. Further characterization of clinical and laboratory features in VEXAS syndrome: large-scale analysis of a multicentre case series of 116 French patients*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British Journal of Dermatology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2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86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3): 564-74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19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Nazha A, et al. Personalized Prediction Model to Risk Stratify Patients With Myelodysplastic Syndrome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J Clin Oncol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21: JCO2002810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20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Bejar R, et al. Clinical effect of point mutations in myelodysplastic syndromes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N Engl J Med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1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64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6): 2496-506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21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Mossner M, et al. Prevalence, clonal dynamics and clinical impact of TP53 mutations in patients with myelodysplastic syndrome with isolated deletion (5q) treated with lenalidomide: results from a prospective multicenter study of the german MDS study group (GMDS)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Leukemia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6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0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9): 1956-9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22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DiNardo CD, et al. IDH1 and IDH2 mutations in myelodysplastic syndromes and role in disease progression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Leukemia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6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30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4): 980-4. 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23.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Lin CC, et al. IDH mutations are closely associated with mutations of DNMT3A, ASXL1 and SRSF2 in patients with myelodysplastic syndromes and are stable during disease evolution. </w:t>
            </w:r>
            <w:r w:rsidR="00653410" w:rsidRPr="00B13600">
              <w:rPr>
                <w:rFonts w:cs="Calibri"/>
                <w:i/>
                <w:sz w:val="10"/>
                <w:szCs w:val="10"/>
              </w:rPr>
              <w:t>Am J Hematol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 2014; </w:t>
            </w:r>
            <w:r w:rsidR="00653410" w:rsidRPr="00B13600">
              <w:rPr>
                <w:rFonts w:cs="Calibri"/>
                <w:b/>
                <w:sz w:val="10"/>
                <w:szCs w:val="10"/>
              </w:rPr>
              <w:t>89</w:t>
            </w:r>
            <w:r w:rsidR="00653410" w:rsidRPr="00B13600">
              <w:rPr>
                <w:rFonts w:cs="Calibri"/>
                <w:sz w:val="10"/>
                <w:szCs w:val="10"/>
              </w:rPr>
              <w:t xml:space="preserve">(2): 137-44.  </w:t>
            </w:r>
          </w:p>
          <w:p w14:paraId="57476F94" w14:textId="448AF62E" w:rsidR="00AB1D05" w:rsidRPr="00B13600" w:rsidRDefault="00DB45A5" w:rsidP="00653410">
            <w:pPr>
              <w:pStyle w:val="EndNoteBibliography"/>
            </w:pPr>
            <w:r w:rsidRPr="00B13600">
              <w:rPr>
                <w:sz w:val="10"/>
                <w:szCs w:val="10"/>
              </w:rPr>
              <w:fldChar w:fldCharType="end"/>
            </w:r>
          </w:p>
        </w:tc>
      </w:tr>
      <w:bookmarkEnd w:id="0"/>
    </w:tbl>
    <w:p w14:paraId="550A76D5" w14:textId="68DB2CAF" w:rsidR="000A2B23" w:rsidRPr="00B13600" w:rsidRDefault="000A2B23" w:rsidP="008A1E39">
      <w:pPr>
        <w:rPr>
          <w:rFonts w:ascii="Calibri" w:hAnsi="Calibri" w:cs="Calibri"/>
          <w:noProof/>
          <w:sz w:val="6"/>
          <w:szCs w:val="6"/>
        </w:rPr>
      </w:pPr>
    </w:p>
    <w:sectPr w:rsidR="000A2B23" w:rsidRPr="00B13600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EEECC03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4FF1C074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8ED22FC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546BDFB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00005C"/>
    <w:multiLevelType w:val="hybridMultilevel"/>
    <w:tmpl w:val="1042F0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D6790A"/>
    <w:multiLevelType w:val="hybridMultilevel"/>
    <w:tmpl w:val="852424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3276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177&lt;/item&gt;&lt;item&gt;246&lt;/item&gt;&lt;item&gt;328&lt;/item&gt;&lt;item&gt;366&lt;/item&gt;&lt;item&gt;465&lt;/item&gt;&lt;item&gt;599&lt;/item&gt;&lt;item&gt;607&lt;/item&gt;&lt;item&gt;608&lt;/item&gt;&lt;item&gt;624&lt;/item&gt;&lt;item&gt;657&lt;/item&gt;&lt;item&gt;1910&lt;/item&gt;&lt;item&gt;2679&lt;/item&gt;&lt;item&gt;3055&lt;/item&gt;&lt;item&gt;3107&lt;/item&gt;&lt;item&gt;3221&lt;/item&gt;&lt;item&gt;3222&lt;/item&gt;&lt;item&gt;3434&lt;/item&gt;&lt;item&gt;3435&lt;/item&gt;&lt;item&gt;3513&lt;/item&gt;&lt;item&gt;3514&lt;/item&gt;&lt;item&gt;3515&lt;/item&gt;&lt;item&gt;3520&lt;/item&gt;&lt;item&gt;3522&lt;/item&gt;&lt;/record-ids&gt;&lt;/item&gt;&lt;/Libraries&gt;"/>
  </w:docVars>
  <w:rsids>
    <w:rsidRoot w:val="00F166A0"/>
    <w:rsid w:val="0006160C"/>
    <w:rsid w:val="00072CED"/>
    <w:rsid w:val="000820B3"/>
    <w:rsid w:val="00093C35"/>
    <w:rsid w:val="000943BE"/>
    <w:rsid w:val="000A2B23"/>
    <w:rsid w:val="000E668C"/>
    <w:rsid w:val="00122770"/>
    <w:rsid w:val="001732A8"/>
    <w:rsid w:val="001E0A68"/>
    <w:rsid w:val="001F6545"/>
    <w:rsid w:val="0020032A"/>
    <w:rsid w:val="00344E83"/>
    <w:rsid w:val="003B3C18"/>
    <w:rsid w:val="00417180"/>
    <w:rsid w:val="00466E21"/>
    <w:rsid w:val="0058317D"/>
    <w:rsid w:val="00596855"/>
    <w:rsid w:val="005B783A"/>
    <w:rsid w:val="005B78C2"/>
    <w:rsid w:val="00615CAB"/>
    <w:rsid w:val="0062632D"/>
    <w:rsid w:val="00653410"/>
    <w:rsid w:val="006837FA"/>
    <w:rsid w:val="00706644"/>
    <w:rsid w:val="007A0F59"/>
    <w:rsid w:val="007D201E"/>
    <w:rsid w:val="007E30DE"/>
    <w:rsid w:val="00855DDF"/>
    <w:rsid w:val="0086782A"/>
    <w:rsid w:val="008A1E39"/>
    <w:rsid w:val="008F1D2C"/>
    <w:rsid w:val="00A4158C"/>
    <w:rsid w:val="00A42188"/>
    <w:rsid w:val="00AB1D05"/>
    <w:rsid w:val="00AD58EF"/>
    <w:rsid w:val="00AF5D34"/>
    <w:rsid w:val="00B13600"/>
    <w:rsid w:val="00B61547"/>
    <w:rsid w:val="00BA1223"/>
    <w:rsid w:val="00C06466"/>
    <w:rsid w:val="00C07F01"/>
    <w:rsid w:val="00C266BE"/>
    <w:rsid w:val="00C5637F"/>
    <w:rsid w:val="00C90EF2"/>
    <w:rsid w:val="00CF25F2"/>
    <w:rsid w:val="00D02B85"/>
    <w:rsid w:val="00D3778B"/>
    <w:rsid w:val="00D807DD"/>
    <w:rsid w:val="00DB45A5"/>
    <w:rsid w:val="00DC44E4"/>
    <w:rsid w:val="00E00165"/>
    <w:rsid w:val="00E13354"/>
    <w:rsid w:val="00E20C60"/>
    <w:rsid w:val="00E50A32"/>
    <w:rsid w:val="00E74528"/>
    <w:rsid w:val="00EB41F9"/>
    <w:rsid w:val="00EF2332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2769"/>
    <o:shapelayout v:ext="edit">
      <o:idmap v:ext="edit" data="1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466E21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466E21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character" w:customStyle="1" w:styleId="NoSpacingChar">
    <w:name w:val="No Spacing Char"/>
    <w:basedOn w:val="DefaultParagraphFont"/>
    <w:link w:val="NoSpacing"/>
    <w:uiPriority w:val="1"/>
    <w:rsid w:val="00AB1D05"/>
    <w:rPr>
      <w:rFonts w:eastAsiaTheme="minorEastAsia"/>
      <w:sz w:val="24"/>
      <w:szCs w:val="24"/>
      <w:lang w:val="en-US"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466E21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466E21"/>
    <w:rPr>
      <w:rFonts w:ascii="Calibri" w:eastAsia="MS Mincho" w:hAnsi="Calibri" w:cs="Calibri"/>
      <w:noProof/>
      <w:sz w:val="12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65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654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25</Words>
  <Characters>9839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Kankanige Yamuna</cp:lastModifiedBy>
  <cp:revision>3</cp:revision>
  <dcterms:created xsi:type="dcterms:W3CDTF">2022-10-13T00:18:00Z</dcterms:created>
  <dcterms:modified xsi:type="dcterms:W3CDTF">2022-10-13T0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